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248" w:rsidRPr="0022454B" w:rsidRDefault="001E3248">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E</w:t>
      </w:r>
    </w:p>
    <w:p w:rsidR="003569D3" w:rsidRPr="0022454B" w:rsidRDefault="003569D3">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3569D3" w:rsidRPr="0022454B" w:rsidRDefault="003569D3" w:rsidP="003569D3">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EEBB397" wp14:editId="43559494">
            <wp:extent cx="5602424" cy="1553383"/>
            <wp:effectExtent l="0" t="0" r="0" b="889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11266" cy="1555835"/>
                    </a:xfrm>
                    <a:prstGeom prst="rect">
                      <a:avLst/>
                    </a:prstGeom>
                  </pic:spPr>
                </pic:pic>
              </a:graphicData>
            </a:graphic>
          </wp:inline>
        </w:drawing>
      </w:r>
    </w:p>
    <w:p w:rsidR="004D1745" w:rsidRPr="0022454B" w:rsidRDefault="003569D3" w:rsidP="003569D3">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4D1745" w:rsidRPr="0022454B" w:rsidRDefault="004D1745">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1E3248" w:rsidRPr="0022454B" w:rsidRDefault="001E3248">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 xml:space="preserve">PRILOGA </w:t>
      </w:r>
      <w:r w:rsidR="004D1745" w:rsidRPr="0022454B">
        <w:rPr>
          <w:rFonts w:ascii="Times New Roman" w:hAnsi="Times New Roman" w:cs="Times New Roman"/>
          <w:noProof/>
          <w:sz w:val="24"/>
          <w:szCs w:val="24"/>
          <w:lang w:eastAsia="sl-SI"/>
        </w:rPr>
        <w:t>B</w:t>
      </w:r>
      <w:r w:rsidRPr="0022454B">
        <w:rPr>
          <w:rFonts w:ascii="Times New Roman" w:hAnsi="Times New Roman" w:cs="Times New Roman"/>
          <w:noProof/>
          <w:sz w:val="24"/>
          <w:szCs w:val="24"/>
          <w:lang w:eastAsia="sl-SI"/>
        </w:rPr>
        <w:t xml:space="preserve">: </w:t>
      </w:r>
      <w:r w:rsidR="00845A0A" w:rsidRPr="0022454B">
        <w:rPr>
          <w:rFonts w:ascii="Times New Roman" w:hAnsi="Times New Roman" w:cs="Times New Roman"/>
          <w:noProof/>
          <w:sz w:val="24"/>
          <w:szCs w:val="24"/>
          <w:lang w:eastAsia="sl-SI"/>
        </w:rPr>
        <w:t>ŽIVLJENJSKI CIKEL METODOLOGIJE</w:t>
      </w:r>
      <w:r w:rsidR="008647BE" w:rsidRPr="0022454B">
        <w:rPr>
          <w:rFonts w:ascii="Times New Roman" w:hAnsi="Times New Roman" w:cs="Times New Roman"/>
          <w:noProof/>
          <w:sz w:val="24"/>
          <w:szCs w:val="24"/>
          <w:lang w:eastAsia="sl-SI"/>
        </w:rPr>
        <w:t xml:space="preserve"> ZA RESNE IGRE GAMED</w:t>
      </w:r>
    </w:p>
    <w:p w:rsidR="001E3248" w:rsidRPr="0022454B" w:rsidRDefault="001E3248" w:rsidP="001E3248">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531BABF" wp14:editId="1FD60815">
            <wp:extent cx="5705704" cy="6086838"/>
            <wp:effectExtent l="0" t="0" r="0" b="952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033563" w:rsidRPr="0022454B" w:rsidRDefault="00033563">
      <w:pPr>
        <w:rPr>
          <w:rFonts w:ascii="Times New Roman" w:hAnsi="Times New Roman" w:cs="Times New Roman"/>
          <w:sz w:val="24"/>
          <w:szCs w:val="24"/>
        </w:rPr>
      </w:pPr>
      <w:r w:rsidRPr="0022454B">
        <w:rPr>
          <w:rFonts w:ascii="Times New Roman" w:hAnsi="Times New Roman" w:cs="Times New Roman"/>
          <w:sz w:val="24"/>
          <w:szCs w:val="24"/>
        </w:rPr>
        <w:br w:type="page"/>
      </w:r>
    </w:p>
    <w:p w:rsidR="003C7ED8" w:rsidRPr="0022454B" w:rsidRDefault="004D1745">
      <w:pPr>
        <w:rPr>
          <w:rFonts w:ascii="Times New Roman" w:hAnsi="Times New Roman" w:cs="Times New Roman"/>
          <w:sz w:val="24"/>
          <w:szCs w:val="24"/>
        </w:rPr>
      </w:pPr>
      <w:r w:rsidRPr="0022454B">
        <w:rPr>
          <w:rFonts w:ascii="Times New Roman" w:hAnsi="Times New Roman" w:cs="Times New Roman"/>
          <w:sz w:val="24"/>
          <w:szCs w:val="24"/>
        </w:rPr>
        <w:lastRenderedPageBreak/>
        <w:t>PRILOGA C</w:t>
      </w:r>
      <w:r w:rsidR="003C7ED8" w:rsidRPr="0022454B">
        <w:rPr>
          <w:rFonts w:ascii="Times New Roman" w:hAnsi="Times New Roman" w:cs="Times New Roman"/>
          <w:sz w:val="24"/>
          <w:szCs w:val="24"/>
        </w:rPr>
        <w:t>: SPIRALNI MODEL ZA PODPORO OBLIKOVANJU IGRE PRI METODOLOGIJI GAMED</w:t>
      </w:r>
    </w:p>
    <w:p w:rsidR="007F3FDC" w:rsidRPr="0022454B" w:rsidRDefault="007F3FDC">
      <w:pPr>
        <w:rPr>
          <w:rFonts w:ascii="Times New Roman" w:hAnsi="Times New Roman" w:cs="Times New Roman"/>
          <w:sz w:val="24"/>
          <w:szCs w:val="24"/>
        </w:rPr>
      </w:pPr>
    </w:p>
    <w:p w:rsidR="003C7ED8" w:rsidRPr="0022454B" w:rsidRDefault="003C7ED8" w:rsidP="003C7ED8">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100C72C" wp14:editId="45E5D001">
            <wp:extent cx="5582053" cy="4856752"/>
            <wp:effectExtent l="0" t="0" r="0" b="127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593561" cy="4866765"/>
                    </a:xfrm>
                    <a:prstGeom prst="rect">
                      <a:avLst/>
                    </a:prstGeom>
                  </pic:spPr>
                </pic:pic>
              </a:graphicData>
            </a:graphic>
          </wp:inline>
        </w:drawing>
      </w:r>
    </w:p>
    <w:p w:rsidR="003C7ED8" w:rsidRPr="0022454B" w:rsidRDefault="003C7ED8" w:rsidP="003C7ED8">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3C7ED8" w:rsidRPr="0022454B" w:rsidRDefault="003C7ED8">
      <w:pPr>
        <w:rPr>
          <w:rFonts w:ascii="Times New Roman" w:hAnsi="Times New Roman" w:cs="Times New Roman"/>
          <w:sz w:val="24"/>
          <w:szCs w:val="24"/>
        </w:rPr>
      </w:pPr>
    </w:p>
    <w:p w:rsidR="003C7ED8" w:rsidRPr="0022454B" w:rsidRDefault="003C7ED8">
      <w:pPr>
        <w:rPr>
          <w:rFonts w:ascii="Times New Roman" w:hAnsi="Times New Roman" w:cs="Times New Roman"/>
          <w:sz w:val="24"/>
          <w:szCs w:val="24"/>
        </w:rPr>
      </w:pPr>
      <w:r w:rsidRPr="0022454B">
        <w:rPr>
          <w:rFonts w:ascii="Times New Roman" w:hAnsi="Times New Roman" w:cs="Times New Roman"/>
          <w:sz w:val="24"/>
          <w:szCs w:val="24"/>
        </w:rPr>
        <w:br w:type="page"/>
      </w:r>
    </w:p>
    <w:p w:rsidR="00B514C9" w:rsidRPr="0022454B" w:rsidRDefault="004D1745" w:rsidP="00F1718D">
      <w:pPr>
        <w:rPr>
          <w:rFonts w:ascii="Times New Roman" w:hAnsi="Times New Roman" w:cs="Times New Roman"/>
          <w:sz w:val="24"/>
          <w:szCs w:val="24"/>
        </w:rPr>
      </w:pPr>
      <w:r w:rsidRPr="0022454B">
        <w:rPr>
          <w:rFonts w:ascii="Times New Roman" w:hAnsi="Times New Roman" w:cs="Times New Roman"/>
          <w:sz w:val="24"/>
          <w:szCs w:val="24"/>
        </w:rPr>
        <w:lastRenderedPageBreak/>
        <w:t>PRILOGA D</w:t>
      </w:r>
      <w:r w:rsidR="00B514C9" w:rsidRPr="0022454B">
        <w:rPr>
          <w:rFonts w:ascii="Times New Roman" w:hAnsi="Times New Roman" w:cs="Times New Roman"/>
          <w:sz w:val="24"/>
          <w:szCs w:val="24"/>
        </w:rPr>
        <w:t>: PREDLAGANI ŽIVLJENJSKI CIKEL RAZVOJA ZA VIDEO IGRE PO WIDYANI</w:t>
      </w:r>
    </w:p>
    <w:p w:rsidR="00F1718D" w:rsidRPr="0022454B" w:rsidRDefault="00F1718D" w:rsidP="00F1718D">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C699B4B" wp14:editId="1A77596D">
            <wp:extent cx="5605905" cy="2554424"/>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09132" cy="2555894"/>
                    </a:xfrm>
                    <a:prstGeom prst="rect">
                      <a:avLst/>
                    </a:prstGeom>
                  </pic:spPr>
                </pic:pic>
              </a:graphicData>
            </a:graphic>
          </wp:inline>
        </w:drawing>
      </w:r>
    </w:p>
    <w:p w:rsidR="00F1718D" w:rsidRPr="0022454B" w:rsidRDefault="00F1718D" w:rsidP="00F1718D">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260BD0" w:rsidRPr="0022454B" w:rsidRDefault="00B514C9">
      <w:pPr>
        <w:rPr>
          <w:rFonts w:ascii="Times New Roman" w:hAnsi="Times New Roman" w:cs="Times New Roman"/>
          <w:sz w:val="24"/>
          <w:szCs w:val="24"/>
        </w:rPr>
      </w:pPr>
      <w:r w:rsidRPr="0022454B">
        <w:rPr>
          <w:rFonts w:ascii="Times New Roman" w:hAnsi="Times New Roman" w:cs="Times New Roman"/>
          <w:sz w:val="24"/>
          <w:szCs w:val="24"/>
        </w:rPr>
        <w:br w:type="page"/>
      </w:r>
    </w:p>
    <w:p w:rsidR="00260BD0" w:rsidRPr="0022454B" w:rsidRDefault="00260BD0">
      <w:pPr>
        <w:rPr>
          <w:rFonts w:ascii="Times New Roman" w:hAnsi="Times New Roman" w:cs="Times New Roman"/>
          <w:sz w:val="24"/>
          <w:szCs w:val="24"/>
        </w:rPr>
        <w:sectPr w:rsidR="00260BD0" w:rsidRPr="0022454B">
          <w:pgSz w:w="11906" w:h="16838"/>
          <w:pgMar w:top="1417" w:right="1417" w:bottom="1417" w:left="1417" w:header="708" w:footer="708" w:gutter="0"/>
          <w:cols w:space="708"/>
          <w:docGrid w:linePitch="360"/>
        </w:sectPr>
      </w:pPr>
    </w:p>
    <w:p w:rsidR="00260BD0" w:rsidRPr="0022454B" w:rsidRDefault="00260BD0" w:rsidP="00260BD0">
      <w:pPr>
        <w:rPr>
          <w:rFonts w:ascii="Times New Roman" w:hAnsi="Times New Roman" w:cs="Times New Roman"/>
          <w:sz w:val="24"/>
          <w:szCs w:val="24"/>
        </w:rPr>
      </w:pPr>
      <w:r w:rsidRPr="0022454B">
        <w:rPr>
          <w:rFonts w:ascii="Times New Roman" w:hAnsi="Times New Roman" w:cs="Times New Roman"/>
          <w:sz w:val="24"/>
          <w:szCs w:val="24"/>
        </w:rPr>
        <w:lastRenderedPageBreak/>
        <w:t xml:space="preserve">PRILOGA E: </w:t>
      </w:r>
      <w:r w:rsidR="00CA5C8C" w:rsidRPr="0022454B">
        <w:rPr>
          <w:rFonts w:ascii="Times New Roman" w:hAnsi="Times New Roman" w:cs="Times New Roman"/>
          <w:sz w:val="24"/>
          <w:szCs w:val="24"/>
        </w:rPr>
        <w:t>PRIKAZ ARTEFAKTOV</w:t>
      </w:r>
      <w:r w:rsidRPr="0022454B">
        <w:rPr>
          <w:rFonts w:ascii="Times New Roman" w:hAnsi="Times New Roman" w:cs="Times New Roman"/>
          <w:sz w:val="24"/>
          <w:szCs w:val="24"/>
        </w:rPr>
        <w:t xml:space="preserve">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725E97" w:rsidRPr="0022454B" w:rsidTr="0022454B">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r w:rsidR="0022454B" w:rsidRPr="0022454B" w:rsidTr="0022454B">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22454B" w:rsidRPr="0022454B" w:rsidTr="0022454B">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260BD0" w:rsidRPr="0022454B" w:rsidRDefault="00260BD0" w:rsidP="0022454B">
            <w:pPr>
              <w:spacing w:after="0" w:line="240" w:lineRule="auto"/>
              <w:jc w:val="center"/>
              <w:rPr>
                <w:rFonts w:ascii="Times New Roman" w:eastAsia="Times New Roman" w:hAnsi="Times New Roman" w:cs="Times New Roman"/>
                <w:color w:val="000000"/>
                <w:sz w:val="14"/>
                <w:szCs w:val="24"/>
                <w:lang w:eastAsia="sl-SI"/>
              </w:rPr>
            </w:pPr>
          </w:p>
        </w:tc>
      </w:tr>
    </w:tbl>
    <w:p w:rsidR="00260BD0" w:rsidRPr="0022454B" w:rsidRDefault="00260BD0">
      <w:pPr>
        <w:rPr>
          <w:rFonts w:ascii="Times New Roman" w:hAnsi="Times New Roman" w:cs="Times New Roman"/>
          <w:sz w:val="24"/>
          <w:szCs w:val="24"/>
        </w:rPr>
      </w:pPr>
      <w:r w:rsidRPr="0022454B">
        <w:rPr>
          <w:rFonts w:ascii="Times New Roman" w:hAnsi="Times New Roman" w:cs="Times New Roman"/>
          <w:sz w:val="24"/>
          <w:szCs w:val="24"/>
        </w:rPr>
        <w:br w:type="page"/>
      </w:r>
    </w:p>
    <w:p w:rsidR="00520E52" w:rsidRPr="0022454B" w:rsidRDefault="00520E52" w:rsidP="00520E52">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B73B86" w:rsidRPr="0022454B" w:rsidTr="0022454B">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22454B" w:rsidRPr="0022454B" w:rsidTr="0022454B">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22454B" w:rsidRPr="0022454B" w:rsidTr="0022454B">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22454B" w:rsidRPr="0022454B" w:rsidTr="0022454B">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22454B" w:rsidRDefault="00520E5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22454B" w:rsidRDefault="00520E52" w:rsidP="00B73B86">
            <w:pPr>
              <w:spacing w:after="0" w:line="240" w:lineRule="auto"/>
              <w:rPr>
                <w:rFonts w:ascii="Times New Roman" w:eastAsia="Times New Roman" w:hAnsi="Times New Roman" w:cs="Times New Roman"/>
                <w:sz w:val="14"/>
                <w:szCs w:val="24"/>
                <w:lang w:eastAsia="sl-SI"/>
              </w:rPr>
            </w:pP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453A02" w:rsidRPr="0022454B" w:rsidRDefault="00453A02"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r w:rsidR="00A60911" w:rsidRPr="0022454B">
              <w:rPr>
                <w:rFonts w:ascii="Times New Roman" w:eastAsia="Times New Roman" w:hAnsi="Times New Roman" w:cs="Times New Roman"/>
                <w:sz w:val="14"/>
                <w:szCs w:val="24"/>
                <w:lang w:eastAsia="sl-SI"/>
              </w:rPr>
              <w:t>)</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6B703A"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6B703A"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6B703A"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453A02" w:rsidRPr="0022454B" w:rsidRDefault="00453A02" w:rsidP="00B73B86">
            <w:pPr>
              <w:spacing w:after="0" w:line="240" w:lineRule="auto"/>
              <w:rPr>
                <w:rFonts w:ascii="Times New Roman" w:eastAsia="Times New Roman" w:hAnsi="Times New Roman" w:cs="Times New Roman"/>
                <w:sz w:val="14"/>
                <w:szCs w:val="24"/>
                <w:lang w:eastAsia="sl-SI"/>
              </w:rPr>
            </w:pPr>
          </w:p>
        </w:tc>
      </w:tr>
      <w:tr w:rsidR="00B73B86"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A60911" w:rsidRPr="0022454B" w:rsidRDefault="00A60911"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162C2D"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162C2D"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162C2D"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162C2D"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162C2D"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A60911" w:rsidRPr="0022454B" w:rsidRDefault="00A60911" w:rsidP="00B73B86">
            <w:pPr>
              <w:spacing w:after="0" w:line="240" w:lineRule="auto"/>
              <w:rPr>
                <w:rFonts w:ascii="Times New Roman" w:eastAsia="Times New Roman" w:hAnsi="Times New Roman" w:cs="Times New Roman"/>
                <w:sz w:val="14"/>
                <w:szCs w:val="24"/>
                <w:lang w:eastAsia="sl-SI"/>
              </w:rPr>
            </w:pP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AF5B76" w:rsidRPr="0022454B" w:rsidRDefault="00AF5B76"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FA297B"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10183A"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AF5B76" w:rsidP="00B73B86">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AF5B76"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AF5B76" w:rsidRPr="0022454B" w:rsidRDefault="00AF5B76" w:rsidP="00B73B86">
            <w:pPr>
              <w:spacing w:after="0" w:line="240" w:lineRule="auto"/>
              <w:rPr>
                <w:rFonts w:ascii="Times New Roman" w:eastAsia="Times New Roman" w:hAnsi="Times New Roman" w:cs="Times New Roman"/>
                <w:sz w:val="14"/>
                <w:szCs w:val="24"/>
                <w:lang w:eastAsia="sl-SI"/>
              </w:rPr>
            </w:pPr>
          </w:p>
        </w:tc>
      </w:tr>
      <w:tr w:rsidR="0022454B" w:rsidRPr="0022454B" w:rsidTr="0022454B">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B73B86" w:rsidRPr="0022454B" w:rsidRDefault="00B73B86" w:rsidP="0022454B">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B73B86" w:rsidRPr="0022454B" w:rsidRDefault="00B73B86" w:rsidP="00B73B86">
            <w:pPr>
              <w:spacing w:after="0" w:line="240" w:lineRule="auto"/>
              <w:rPr>
                <w:rFonts w:ascii="Times New Roman" w:eastAsia="Times New Roman" w:hAnsi="Times New Roman" w:cs="Times New Roman"/>
                <w:sz w:val="14"/>
                <w:szCs w:val="24"/>
                <w:lang w:eastAsia="sl-SI"/>
              </w:rPr>
            </w:pPr>
          </w:p>
        </w:tc>
      </w:tr>
    </w:tbl>
    <w:p w:rsidR="00CF38F1" w:rsidRPr="0022454B" w:rsidRDefault="00CF38F1" w:rsidP="00B30E33">
      <w:pPr>
        <w:rPr>
          <w:rFonts w:ascii="Times New Roman" w:hAnsi="Times New Roman" w:cs="Times New Roman"/>
          <w:sz w:val="24"/>
          <w:szCs w:val="24"/>
        </w:rPr>
        <w:sectPr w:rsidR="00CF38F1" w:rsidRPr="0022454B" w:rsidSect="00260BD0">
          <w:pgSz w:w="16838" w:h="11906" w:orient="landscape"/>
          <w:pgMar w:top="1417" w:right="1417" w:bottom="1417" w:left="1417" w:header="708" w:footer="708" w:gutter="0"/>
          <w:cols w:space="708"/>
          <w:docGrid w:linePitch="360"/>
        </w:sectPr>
      </w:pPr>
    </w:p>
    <w:p w:rsidR="00B30E33" w:rsidRPr="0022454B" w:rsidRDefault="00B30E33" w:rsidP="00B30E33">
      <w:pPr>
        <w:rPr>
          <w:rFonts w:ascii="Times New Roman" w:hAnsi="Times New Roman" w:cs="Times New Roman"/>
          <w:sz w:val="24"/>
          <w:szCs w:val="24"/>
        </w:rPr>
      </w:pPr>
      <w:r w:rsidRPr="0022454B">
        <w:rPr>
          <w:rFonts w:ascii="Times New Roman" w:hAnsi="Times New Roman" w:cs="Times New Roman"/>
          <w:sz w:val="24"/>
          <w:szCs w:val="24"/>
        </w:rPr>
        <w:lastRenderedPageBreak/>
        <w:t>P</w:t>
      </w:r>
      <w:r w:rsidR="00CF38F1" w:rsidRPr="0022454B">
        <w:rPr>
          <w:rFonts w:ascii="Times New Roman" w:hAnsi="Times New Roman" w:cs="Times New Roman"/>
          <w:sz w:val="24"/>
          <w:szCs w:val="24"/>
        </w:rPr>
        <w:t>RILOGA G</w:t>
      </w:r>
      <w:r w:rsidRPr="0022454B">
        <w:rPr>
          <w:rFonts w:ascii="Times New Roman" w:hAnsi="Times New Roman" w:cs="Times New Roman"/>
          <w:sz w:val="24"/>
          <w:szCs w:val="24"/>
        </w:rPr>
        <w:t>: PRIMERJAVA TEMELJINIH KONCEPTOV METOD INŽENIRINGA PROGRAMSKE OPREME</w:t>
      </w:r>
    </w:p>
    <w:p w:rsidR="00B514C9" w:rsidRPr="0022454B" w:rsidRDefault="00B514C9">
      <w:pPr>
        <w:rPr>
          <w:rFonts w:ascii="Times New Roman" w:hAnsi="Times New Roman" w:cs="Times New Roman"/>
          <w:sz w:val="24"/>
          <w:szCs w:val="24"/>
        </w:rPr>
      </w:pPr>
    </w:p>
    <w:p w:rsidR="009F7C27" w:rsidRPr="0022454B" w:rsidRDefault="00C26C01" w:rsidP="009F7C27">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FAE6184" wp14:editId="0FE00AA1">
            <wp:extent cx="5623227" cy="5198168"/>
            <wp:effectExtent l="0" t="0" r="0" b="254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39539" cy="5213247"/>
                    </a:xfrm>
                    <a:prstGeom prst="rect">
                      <a:avLst/>
                    </a:prstGeom>
                  </pic:spPr>
                </pic:pic>
              </a:graphicData>
            </a:graphic>
          </wp:inline>
        </w:drawing>
      </w:r>
    </w:p>
    <w:p w:rsidR="00C26C01" w:rsidRPr="0022454B" w:rsidRDefault="00C26C01" w:rsidP="00C26C01">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C26C01" w:rsidRPr="0022454B" w:rsidRDefault="00C26C01" w:rsidP="009F7C27">
      <w:pPr>
        <w:jc w:val="center"/>
        <w:rPr>
          <w:rFonts w:ascii="Times New Roman" w:hAnsi="Times New Roman" w:cs="Times New Roman"/>
          <w:sz w:val="24"/>
          <w:szCs w:val="24"/>
        </w:rPr>
      </w:pPr>
    </w:p>
    <w:p w:rsidR="00AA507D" w:rsidRPr="0022454B" w:rsidRDefault="00AA507D" w:rsidP="001C3D97">
      <w:pPr>
        <w:rPr>
          <w:rFonts w:ascii="Times New Roman" w:hAnsi="Times New Roman" w:cs="Times New Roman"/>
          <w:sz w:val="24"/>
          <w:szCs w:val="24"/>
        </w:rPr>
      </w:pPr>
    </w:p>
    <w:p w:rsidR="00AA507D" w:rsidRPr="0022454B" w:rsidRDefault="00AA507D" w:rsidP="001C3D97">
      <w:pPr>
        <w:rPr>
          <w:rFonts w:ascii="Times New Roman" w:hAnsi="Times New Roman" w:cs="Times New Roman"/>
          <w:sz w:val="24"/>
          <w:szCs w:val="24"/>
        </w:rPr>
      </w:pPr>
    </w:p>
    <w:p w:rsidR="00260BD0" w:rsidRPr="0022454B" w:rsidRDefault="00260BD0">
      <w:pPr>
        <w:rPr>
          <w:rFonts w:ascii="Times New Roman" w:hAnsi="Times New Roman" w:cs="Times New Roman"/>
          <w:sz w:val="24"/>
          <w:szCs w:val="24"/>
        </w:rPr>
      </w:pPr>
      <w:r w:rsidRPr="0022454B">
        <w:rPr>
          <w:rFonts w:ascii="Times New Roman" w:hAnsi="Times New Roman" w:cs="Times New Roman"/>
          <w:sz w:val="24"/>
          <w:szCs w:val="24"/>
        </w:rPr>
        <w:br w:type="page"/>
      </w:r>
    </w:p>
    <w:p w:rsidR="00896641" w:rsidRPr="0022454B" w:rsidRDefault="00896641" w:rsidP="00896641">
      <w:pPr>
        <w:jc w:val="center"/>
        <w:rPr>
          <w:rFonts w:ascii="Times New Roman" w:hAnsi="Times New Roman" w:cs="Times New Roman"/>
          <w:sz w:val="24"/>
          <w:szCs w:val="24"/>
        </w:rPr>
        <w:sectPr w:rsidR="00896641" w:rsidRPr="0022454B" w:rsidSect="00C26C01">
          <w:pgSz w:w="11906" w:h="16838"/>
          <w:pgMar w:top="1417" w:right="1417" w:bottom="1417" w:left="1417" w:header="708" w:footer="708" w:gutter="0"/>
          <w:cols w:space="708"/>
          <w:docGrid w:linePitch="360"/>
        </w:sectPr>
      </w:pPr>
    </w:p>
    <w:p w:rsidR="004B6473" w:rsidRDefault="004B6473" w:rsidP="009E059E">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B575DB" w:rsidRPr="00B575DB" w:rsidRDefault="00B575DB" w:rsidP="00B575DB">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236881" w:rsidRDefault="00236881"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B575DB" w:rsidRPr="00B575DB" w:rsidRDefault="00B575DB" w:rsidP="00B575DB">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B575DB" w:rsidRPr="00B575DB" w:rsidRDefault="00B575DB" w:rsidP="00B575DB">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CB3902" w:rsidRDefault="00CB3902" w:rsidP="00B575DB">
      <w:pPr>
        <w:contextualSpacing/>
        <w:rPr>
          <w:rFonts w:ascii="Times New Roman" w:hAnsi="Times New Roman" w:cs="Times New Roman"/>
          <w:b/>
          <w:bCs/>
          <w:color w:val="231F20"/>
          <w:sz w:val="20"/>
          <w:szCs w:val="20"/>
        </w:rPr>
      </w:pPr>
    </w:p>
    <w:p w:rsidR="00B575DB" w:rsidRPr="00B575DB" w:rsidRDefault="00B575DB" w:rsidP="00B575DB">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CB3902" w:rsidRDefault="00CB3902" w:rsidP="00B575DB">
      <w:pPr>
        <w:contextualSpacing/>
        <w:rPr>
          <w:rFonts w:ascii="Times New Roman" w:hAnsi="Times New Roman" w:cs="Times New Roman"/>
          <w:b/>
          <w:bCs/>
          <w:color w:val="231F20"/>
          <w:sz w:val="20"/>
          <w:szCs w:val="20"/>
        </w:rPr>
      </w:pPr>
    </w:p>
    <w:p w:rsidR="00B575DB" w:rsidRPr="00B575DB" w:rsidRDefault="00B575DB" w:rsidP="00B575DB">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B575DB" w:rsidRPr="00B575DB" w:rsidRDefault="00B575DB" w:rsidP="00B575DB">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CB3902" w:rsidRDefault="00CB3902" w:rsidP="00B575DB">
      <w:pPr>
        <w:autoSpaceDE w:val="0"/>
        <w:autoSpaceDN w:val="0"/>
        <w:adjustRightInd w:val="0"/>
        <w:spacing w:after="0" w:line="240" w:lineRule="auto"/>
        <w:contextualSpacing/>
        <w:rPr>
          <w:rFonts w:ascii="Times New Roman" w:hAnsi="Times New Roman" w:cs="Times New Roman"/>
          <w:b/>
          <w:bCs/>
          <w:color w:val="231F20"/>
          <w:sz w:val="20"/>
          <w:szCs w:val="20"/>
        </w:rPr>
      </w:pPr>
    </w:p>
    <w:p w:rsidR="00B575DB" w:rsidRPr="00B575DB" w:rsidRDefault="00B575DB" w:rsidP="00B575DB">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B575DB" w:rsidRPr="00B575DB" w:rsidRDefault="00B575DB" w:rsidP="00B575DB">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B575DB" w:rsidRPr="00B575DB" w:rsidRDefault="00B575DB" w:rsidP="00B575DB">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B575DB" w:rsidRPr="00B575DB" w:rsidRDefault="00B575DB" w:rsidP="009E059E">
      <w:pPr>
        <w:rPr>
          <w:rFonts w:ascii="Times New Roman" w:hAnsi="Times New Roman" w:cs="Times New Roman"/>
          <w:sz w:val="20"/>
          <w:szCs w:val="20"/>
        </w:rPr>
      </w:pPr>
    </w:p>
    <w:p w:rsidR="004B6473" w:rsidRPr="00B575DB" w:rsidRDefault="00AE0473" w:rsidP="00CB3902">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202616" w:rsidRDefault="00202616">
      <w:pPr>
        <w:rPr>
          <w:rFonts w:ascii="Times New Roman" w:hAnsi="Times New Roman" w:cs="Times New Roman"/>
          <w:sz w:val="24"/>
          <w:szCs w:val="24"/>
        </w:rPr>
      </w:pPr>
      <w:r>
        <w:rPr>
          <w:rFonts w:ascii="Times New Roman" w:hAnsi="Times New Roman" w:cs="Times New Roman"/>
          <w:sz w:val="24"/>
          <w:szCs w:val="24"/>
        </w:rPr>
        <w:br w:type="page"/>
      </w:r>
    </w:p>
    <w:p w:rsidR="009E059E" w:rsidRPr="0022454B" w:rsidRDefault="00202616" w:rsidP="009E059E">
      <w:pPr>
        <w:rPr>
          <w:rFonts w:ascii="Times New Roman" w:hAnsi="Times New Roman" w:cs="Times New Roman"/>
          <w:sz w:val="24"/>
          <w:szCs w:val="24"/>
        </w:rPr>
      </w:pPr>
      <w:r>
        <w:rPr>
          <w:rFonts w:ascii="Times New Roman" w:hAnsi="Times New Roman" w:cs="Times New Roman"/>
          <w:sz w:val="24"/>
          <w:szCs w:val="24"/>
        </w:rPr>
        <w:lastRenderedPageBreak/>
        <w:t>PRILOGA I</w:t>
      </w:r>
      <w:r w:rsidR="009E059E"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E059E" w:rsidRPr="0022454B" w:rsidTr="0022454B">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9E059E" w:rsidRPr="0022454B" w:rsidTr="0022454B">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E059E" w:rsidRPr="0022454B" w:rsidRDefault="009E059E" w:rsidP="0022454B">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9E059E" w:rsidRPr="0022454B" w:rsidRDefault="009E059E" w:rsidP="009E059E">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9E059E" w:rsidRPr="0022454B" w:rsidRDefault="009E059E" w:rsidP="009E059E">
      <w:pPr>
        <w:rPr>
          <w:rFonts w:ascii="Times New Roman" w:hAnsi="Times New Roman" w:cs="Times New Roman"/>
          <w:sz w:val="24"/>
          <w:szCs w:val="24"/>
        </w:rPr>
      </w:pPr>
      <w:r w:rsidRPr="0022454B">
        <w:rPr>
          <w:rFonts w:ascii="Times New Roman" w:hAnsi="Times New Roman" w:cs="Times New Roman"/>
          <w:sz w:val="24"/>
          <w:szCs w:val="24"/>
        </w:rPr>
        <w:br w:type="page"/>
      </w:r>
    </w:p>
    <w:p w:rsidR="00094D11" w:rsidRPr="0022454B" w:rsidRDefault="00202616" w:rsidP="00094D11">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00094D11" w:rsidRPr="0022454B">
        <w:rPr>
          <w:rFonts w:ascii="Times New Roman" w:hAnsi="Times New Roman" w:cs="Times New Roman"/>
          <w:noProof/>
          <w:sz w:val="24"/>
          <w:szCs w:val="24"/>
          <w:lang w:eastAsia="sl-SI"/>
        </w:rPr>
        <w:t>: KRITERIJI ZA IZBIRO ORODIJ UPRAVLJANJA PROJEKTOV RAZVOJA PROGRAMSKE OPREME</w:t>
      </w:r>
    </w:p>
    <w:p w:rsidR="00094D11" w:rsidRPr="0022454B" w:rsidRDefault="00094D11" w:rsidP="00094D11">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10477C4" wp14:editId="4373534C">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080" cy="6096000"/>
                    </a:xfrm>
                    <a:prstGeom prst="rect">
                      <a:avLst/>
                    </a:prstGeom>
                  </pic:spPr>
                </pic:pic>
              </a:graphicData>
            </a:graphic>
          </wp:inline>
        </w:drawing>
      </w:r>
    </w:p>
    <w:p w:rsidR="00094D11" w:rsidRPr="0022454B" w:rsidRDefault="00094D11" w:rsidP="00094D11">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9E059E" w:rsidRPr="0022454B" w:rsidRDefault="009E059E">
      <w:pPr>
        <w:rPr>
          <w:rFonts w:ascii="Times New Roman" w:hAnsi="Times New Roman" w:cs="Times New Roman"/>
          <w:sz w:val="24"/>
          <w:szCs w:val="24"/>
        </w:rPr>
      </w:pPr>
      <w:r w:rsidRPr="0022454B">
        <w:rPr>
          <w:rFonts w:ascii="Times New Roman" w:hAnsi="Times New Roman" w:cs="Times New Roman"/>
          <w:sz w:val="24"/>
          <w:szCs w:val="24"/>
        </w:rPr>
        <w:br w:type="page"/>
      </w:r>
    </w:p>
    <w:p w:rsidR="006D3161" w:rsidRPr="0022454B" w:rsidRDefault="00202616" w:rsidP="006D3161">
      <w:pPr>
        <w:rPr>
          <w:rFonts w:ascii="Times New Roman" w:hAnsi="Times New Roman" w:cs="Times New Roman"/>
          <w:sz w:val="24"/>
          <w:szCs w:val="24"/>
        </w:rPr>
      </w:pPr>
      <w:r>
        <w:rPr>
          <w:rFonts w:ascii="Times New Roman" w:hAnsi="Times New Roman" w:cs="Times New Roman"/>
          <w:sz w:val="24"/>
          <w:szCs w:val="24"/>
        </w:rPr>
        <w:lastRenderedPageBreak/>
        <w:t>PRILOGA K</w:t>
      </w:r>
      <w:r w:rsidR="006D3161" w:rsidRPr="0022454B">
        <w:rPr>
          <w:rFonts w:ascii="Times New Roman" w:hAnsi="Times New Roman" w:cs="Times New Roman"/>
          <w:sz w:val="24"/>
          <w:szCs w:val="24"/>
        </w:rPr>
        <w:t>: IDENTIFICIRANIH 5 DIMENZIJ Z 18 FAKTORJI VPLIVA NA DELOVANJE IGRE IN RAZVOJNI PROCES</w:t>
      </w:r>
    </w:p>
    <w:p w:rsidR="006D3161" w:rsidRPr="0022454B" w:rsidRDefault="006D3161" w:rsidP="006D3161">
      <w:pPr>
        <w:rPr>
          <w:rFonts w:ascii="Times New Roman" w:hAnsi="Times New Roman" w:cs="Times New Roman"/>
          <w:sz w:val="24"/>
          <w:szCs w:val="24"/>
        </w:rPr>
      </w:pPr>
    </w:p>
    <w:p w:rsidR="006D3161" w:rsidRPr="0022454B" w:rsidRDefault="006D3161" w:rsidP="006D3161">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3A4F742F" wp14:editId="1529064B">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40912" cy="4961255"/>
                    </a:xfrm>
                    <a:prstGeom prst="rect">
                      <a:avLst/>
                    </a:prstGeom>
                  </pic:spPr>
                </pic:pic>
              </a:graphicData>
            </a:graphic>
          </wp:inline>
        </w:drawing>
      </w:r>
    </w:p>
    <w:p w:rsidR="006D3161" w:rsidRPr="0022454B" w:rsidRDefault="006D3161" w:rsidP="006D3161">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6D3161" w:rsidRPr="0022454B" w:rsidRDefault="006D3161">
      <w:pPr>
        <w:rPr>
          <w:rFonts w:ascii="Times New Roman" w:hAnsi="Times New Roman" w:cs="Times New Roman"/>
          <w:sz w:val="24"/>
          <w:szCs w:val="24"/>
        </w:rPr>
      </w:pPr>
      <w:r w:rsidRPr="0022454B">
        <w:rPr>
          <w:rFonts w:ascii="Times New Roman" w:hAnsi="Times New Roman" w:cs="Times New Roman"/>
          <w:sz w:val="24"/>
          <w:szCs w:val="24"/>
        </w:rPr>
        <w:br w:type="page"/>
      </w:r>
    </w:p>
    <w:p w:rsidR="00DB6198" w:rsidRPr="0022454B" w:rsidRDefault="00202616" w:rsidP="00DB6198">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00DB6198"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DB6198" w:rsidRPr="0022454B" w:rsidTr="0022454B">
        <w:trPr>
          <w:trHeight w:val="278"/>
          <w:jc w:val="center"/>
        </w:trPr>
        <w:tc>
          <w:tcPr>
            <w:tcW w:w="2906" w:type="dxa"/>
            <w:tcBorders>
              <w:top w:val="single" w:sz="4" w:space="0" w:color="auto"/>
              <w:bottom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DB6198" w:rsidRPr="0022454B" w:rsidTr="0022454B">
        <w:trPr>
          <w:trHeight w:val="268"/>
          <w:jc w:val="center"/>
        </w:trPr>
        <w:tc>
          <w:tcPr>
            <w:tcW w:w="2906" w:type="dxa"/>
            <w:tcBorders>
              <w:top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25</w:t>
            </w:r>
          </w:p>
        </w:tc>
      </w:tr>
      <w:tr w:rsidR="00DB6198" w:rsidRPr="0022454B" w:rsidTr="0022454B">
        <w:trPr>
          <w:trHeight w:val="268"/>
          <w:jc w:val="center"/>
        </w:trPr>
        <w:tc>
          <w:tcPr>
            <w:tcW w:w="2906"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41</w:t>
            </w:r>
          </w:p>
        </w:tc>
      </w:tr>
      <w:tr w:rsidR="00DB6198" w:rsidRPr="0022454B" w:rsidTr="0022454B">
        <w:trPr>
          <w:trHeight w:val="268"/>
          <w:jc w:val="center"/>
        </w:trPr>
        <w:tc>
          <w:tcPr>
            <w:tcW w:w="2906"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43</w:t>
            </w:r>
          </w:p>
        </w:tc>
      </w:tr>
      <w:tr w:rsidR="00DB6198" w:rsidRPr="0022454B" w:rsidTr="0022454B">
        <w:trPr>
          <w:trHeight w:val="278"/>
          <w:jc w:val="center"/>
        </w:trPr>
        <w:tc>
          <w:tcPr>
            <w:tcW w:w="2906"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43</w:t>
            </w:r>
          </w:p>
        </w:tc>
      </w:tr>
      <w:tr w:rsidR="00DB6198" w:rsidRPr="0022454B" w:rsidTr="0022454B">
        <w:trPr>
          <w:trHeight w:val="278"/>
          <w:jc w:val="center"/>
        </w:trPr>
        <w:tc>
          <w:tcPr>
            <w:tcW w:w="2906"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DB6198" w:rsidRPr="0022454B" w:rsidRDefault="00DB6198" w:rsidP="0022454B">
            <w:pPr>
              <w:rPr>
                <w:rFonts w:ascii="Times New Roman" w:hAnsi="Times New Roman" w:cs="Times New Roman"/>
                <w:sz w:val="24"/>
                <w:szCs w:val="24"/>
              </w:rPr>
            </w:pPr>
            <w:r w:rsidRPr="0022454B">
              <w:rPr>
                <w:rFonts w:ascii="Times New Roman" w:hAnsi="Times New Roman" w:cs="Times New Roman"/>
                <w:sz w:val="24"/>
                <w:szCs w:val="24"/>
              </w:rPr>
              <w:t>36</w:t>
            </w:r>
          </w:p>
        </w:tc>
      </w:tr>
    </w:tbl>
    <w:p w:rsidR="00DB6198" w:rsidRPr="0022454B" w:rsidRDefault="00DB6198" w:rsidP="00DB6198">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B82C89" w:rsidRPr="0022454B" w:rsidRDefault="00B82C89">
      <w:pPr>
        <w:rPr>
          <w:rFonts w:ascii="Times New Roman" w:hAnsi="Times New Roman" w:cs="Times New Roman"/>
          <w:sz w:val="24"/>
          <w:szCs w:val="24"/>
        </w:rPr>
      </w:pPr>
      <w:r w:rsidRPr="0022454B">
        <w:rPr>
          <w:rFonts w:ascii="Times New Roman" w:hAnsi="Times New Roman" w:cs="Times New Roman"/>
          <w:sz w:val="24"/>
          <w:szCs w:val="24"/>
        </w:rPr>
        <w:br w:type="page"/>
      </w:r>
    </w:p>
    <w:p w:rsidR="00394080" w:rsidRPr="0022454B" w:rsidRDefault="00202616" w:rsidP="003940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00394080" w:rsidRPr="0022454B">
        <w:rPr>
          <w:rFonts w:ascii="Times New Roman" w:hAnsi="Times New Roman" w:cs="Times New Roman"/>
          <w:sz w:val="24"/>
          <w:szCs w:val="24"/>
        </w:rPr>
        <w:t>: VPRAŠALNIK ZA OCENITEV OPTIMIZIRANE ZRELOSTI</w:t>
      </w:r>
      <w:r w:rsidR="00E36BC9" w:rsidRPr="0022454B">
        <w:rPr>
          <w:rFonts w:ascii="Times New Roman" w:hAnsi="Times New Roman" w:cs="Times New Roman"/>
          <w:sz w:val="24"/>
          <w:szCs w:val="24"/>
        </w:rPr>
        <w:t xml:space="preserve"> RAZVOJNEGA</w:t>
      </w:r>
      <w:r w:rsidR="00394080" w:rsidRPr="0022454B">
        <w:rPr>
          <w:rFonts w:ascii="Times New Roman" w:hAnsi="Times New Roman" w:cs="Times New Roman"/>
          <w:sz w:val="24"/>
          <w:szCs w:val="24"/>
        </w:rPr>
        <w:t xml:space="preserve"> PROCESA</w:t>
      </w:r>
      <w:r w:rsidR="00E36BC9" w:rsidRPr="0022454B">
        <w:rPr>
          <w:rFonts w:ascii="Times New Roman" w:hAnsi="Times New Roman" w:cs="Times New Roman"/>
          <w:sz w:val="24"/>
          <w:szCs w:val="24"/>
        </w:rPr>
        <w:t xml:space="preserve"> VIDEO IGER</w:t>
      </w:r>
    </w:p>
    <w:p w:rsidR="001E740D" w:rsidRPr="0022454B"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w:t>
      </w:r>
      <w:r w:rsidR="00951BBE" w:rsidRPr="0022454B">
        <w:rPr>
          <w:rFonts w:ascii="Times New Roman" w:hAnsi="Times New Roman" w:cs="Times New Roman"/>
          <w:sz w:val="24"/>
          <w:szCs w:val="24"/>
        </w:rPr>
        <w:t xml:space="preserve"> </w:t>
      </w:r>
      <w:r w:rsidRPr="0022454B">
        <w:rPr>
          <w:rFonts w:ascii="Times New Roman" w:hAnsi="Times New Roman" w:cs="Times New Roman"/>
          <w:sz w:val="24"/>
          <w:szCs w:val="24"/>
        </w:rPr>
        <w:t>to be functional in</w:t>
      </w:r>
      <w:r w:rsidR="003308E0" w:rsidRPr="0022454B">
        <w:rPr>
          <w:rFonts w:ascii="Times New Roman" w:hAnsi="Times New Roman" w:cs="Times New Roman"/>
          <w:sz w:val="24"/>
          <w:szCs w:val="24"/>
        </w:rPr>
        <w:t xml:space="preserve"> </w:t>
      </w:r>
      <w:r w:rsidRPr="0022454B">
        <w:rPr>
          <w:rFonts w:ascii="Times New Roman" w:hAnsi="Times New Roman" w:cs="Times New Roman"/>
          <w:sz w:val="24"/>
          <w:szCs w:val="24"/>
        </w:rPr>
        <w:t>unexpected circumstances.</w:t>
      </w: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22454B" w:rsidRDefault="005E4209"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w:t>
      </w:r>
      <w:r w:rsidR="00394080" w:rsidRPr="0022454B">
        <w:rPr>
          <w:rFonts w:ascii="Times New Roman" w:hAnsi="Times New Roman" w:cs="Times New Roman"/>
          <w:b/>
          <w:sz w:val="24"/>
          <w:szCs w:val="24"/>
        </w:rPr>
        <w:t>DPA 5.7 Asset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22454B"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394080" w:rsidRPr="0022454B" w:rsidRDefault="00394080" w:rsidP="00394080">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394080" w:rsidRPr="0022454B" w:rsidRDefault="00394080" w:rsidP="00394080">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394080"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394080"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394080"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394080" w:rsidRPr="0022454B"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394080"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394080"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C33492" w:rsidRPr="0022454B" w:rsidRDefault="00394080"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w:t>
      </w:r>
      <w:r w:rsidR="00394D0E" w:rsidRPr="0022454B">
        <w:rPr>
          <w:rFonts w:ascii="Times New Roman" w:hAnsi="Times New Roman" w:cs="Times New Roman"/>
          <w:sz w:val="24"/>
          <w:szCs w:val="24"/>
        </w:rPr>
        <w:t xml:space="preserve">essfully achieves its financial </w:t>
      </w:r>
      <w:r w:rsidRPr="0022454B">
        <w:rPr>
          <w:rFonts w:ascii="Times New Roman" w:hAnsi="Times New Roman" w:cs="Times New Roman"/>
          <w:sz w:val="24"/>
          <w:szCs w:val="24"/>
        </w:rPr>
        <w:t>objectives.</w:t>
      </w:r>
    </w:p>
    <w:p w:rsidR="006B054E" w:rsidRPr="0022454B" w:rsidRDefault="006B054E"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6B054E" w:rsidRPr="0022454B" w:rsidRDefault="006B054E"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6B054E" w:rsidRPr="0022454B"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6B054E" w:rsidRPr="0022454B" w:rsidRDefault="006B054E"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6B054E" w:rsidRPr="0022454B" w:rsidRDefault="006B054E"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6B054E" w:rsidRPr="0022454B" w:rsidRDefault="006B054E" w:rsidP="006B054E">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6B054E" w:rsidRPr="0022454B"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C33492" w:rsidRPr="0022454B" w:rsidRDefault="006B054E" w:rsidP="006B054E">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5F11A7" w:rsidRPr="0022454B" w:rsidRDefault="00FF1E08" w:rsidP="00FF1E08">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003569D3"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003569D3"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7B60F0" w:rsidRPr="0022454B" w:rsidRDefault="007B60F0">
      <w:pPr>
        <w:rPr>
          <w:rFonts w:ascii="Times New Roman" w:hAnsi="Times New Roman" w:cs="Times New Roman"/>
          <w:sz w:val="24"/>
          <w:szCs w:val="24"/>
        </w:rPr>
      </w:pPr>
    </w:p>
    <w:p w:rsidR="007B60F0" w:rsidRPr="0022454B" w:rsidRDefault="007B60F0">
      <w:pPr>
        <w:rPr>
          <w:rFonts w:ascii="Times New Roman" w:hAnsi="Times New Roman" w:cs="Times New Roman"/>
          <w:sz w:val="24"/>
          <w:szCs w:val="24"/>
        </w:rPr>
      </w:pPr>
      <w:r w:rsidRPr="0022454B">
        <w:rPr>
          <w:rFonts w:ascii="Times New Roman" w:hAnsi="Times New Roman" w:cs="Times New Roman"/>
          <w:sz w:val="24"/>
          <w:szCs w:val="24"/>
        </w:rPr>
        <w:br w:type="page"/>
      </w:r>
    </w:p>
    <w:p w:rsidR="005F11A7" w:rsidRPr="0022454B" w:rsidRDefault="00202616">
      <w:pPr>
        <w:rPr>
          <w:rFonts w:ascii="Times New Roman" w:hAnsi="Times New Roman" w:cs="Times New Roman"/>
          <w:sz w:val="24"/>
          <w:szCs w:val="24"/>
        </w:rPr>
      </w:pPr>
      <w:r>
        <w:rPr>
          <w:rFonts w:ascii="Times New Roman" w:hAnsi="Times New Roman" w:cs="Times New Roman"/>
          <w:sz w:val="24"/>
          <w:szCs w:val="24"/>
        </w:rPr>
        <w:lastRenderedPageBreak/>
        <w:t>PRILOGA N</w:t>
      </w:r>
      <w:r w:rsidR="007B60F0" w:rsidRPr="0022454B">
        <w:rPr>
          <w:rFonts w:ascii="Times New Roman" w:hAnsi="Times New Roman" w:cs="Times New Roman"/>
          <w:sz w:val="24"/>
          <w:szCs w:val="24"/>
        </w:rPr>
        <w:t>: ODGOVORI NA IZJAVE</w:t>
      </w:r>
      <w:r w:rsidR="00F55B1A" w:rsidRPr="0022454B">
        <w:rPr>
          <w:rFonts w:ascii="Times New Roman" w:hAnsi="Times New Roman" w:cs="Times New Roman"/>
          <w:sz w:val="24"/>
          <w:szCs w:val="24"/>
        </w:rPr>
        <w:t xml:space="preserve"> V PRILOGA L ZA DOLOČITEV OCENE ZRELOSTI ZA </w:t>
      </w:r>
      <w:r w:rsidR="007B60F0" w:rsidRPr="0022454B">
        <w:rPr>
          <w:rFonts w:ascii="Times New Roman" w:hAnsi="Times New Roman" w:cs="Times New Roman"/>
          <w:sz w:val="24"/>
          <w:szCs w:val="24"/>
        </w:rPr>
        <w:t>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55B1A" w:rsidRPr="0022454B" w:rsidTr="00111AFF">
        <w:trPr>
          <w:jc w:val="center"/>
        </w:trPr>
        <w:tc>
          <w:tcPr>
            <w:tcW w:w="2093" w:type="dxa"/>
            <w:shd w:val="clear" w:color="auto" w:fill="0D0D0D" w:themeFill="text1" w:themeFillTint="F2"/>
          </w:tcPr>
          <w:p w:rsidR="00F55B1A" w:rsidRPr="0022454B" w:rsidRDefault="00964B50">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55B1A" w:rsidRPr="0022454B" w:rsidRDefault="00964B50">
            <w:pPr>
              <w:rPr>
                <w:rFonts w:ascii="Times New Roman" w:hAnsi="Times New Roman" w:cs="Times New Roman"/>
                <w:szCs w:val="24"/>
              </w:rPr>
            </w:pPr>
            <w:r w:rsidRPr="0022454B">
              <w:rPr>
                <w:rFonts w:ascii="Times New Roman" w:hAnsi="Times New Roman" w:cs="Times New Roman"/>
                <w:szCs w:val="24"/>
              </w:rPr>
              <w:t>Odgovor</w:t>
            </w:r>
          </w:p>
        </w:tc>
      </w:tr>
      <w:tr w:rsidR="00F55B1A" w:rsidRPr="0022454B" w:rsidTr="00111AFF">
        <w:trPr>
          <w:jc w:val="center"/>
        </w:trPr>
        <w:tc>
          <w:tcPr>
            <w:tcW w:w="2093" w:type="dxa"/>
            <w:shd w:val="clear" w:color="auto" w:fill="D9D9D9" w:themeFill="background1" w:themeFillShade="D9"/>
          </w:tcPr>
          <w:p w:rsidR="00F55B1A" w:rsidRPr="00C461A3" w:rsidRDefault="008A4A8E">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55B1A" w:rsidRPr="007240AE" w:rsidRDefault="00111AFF">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8A4A8E" w:rsidRPr="007240AE" w:rsidRDefault="0098169F">
            <w:pPr>
              <w:rPr>
                <w:rFonts w:ascii="Times New Roman" w:hAnsi="Times New Roman" w:cs="Times New Roman"/>
                <w:szCs w:val="24"/>
              </w:rPr>
            </w:pPr>
            <w:r>
              <w:rPr>
                <w:rFonts w:ascii="Times New Roman" w:hAnsi="Times New Roman" w:cs="Times New Roman"/>
                <w:szCs w:val="24"/>
              </w:rPr>
              <w:t>NE</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8A4A8E" w:rsidRPr="007240AE" w:rsidRDefault="00505279">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8A4A8E" w:rsidRPr="007240AE" w:rsidRDefault="007F34C0">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8A4A8E" w:rsidRPr="007240AE" w:rsidRDefault="00701135">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8A4A8E" w:rsidRPr="007240AE" w:rsidRDefault="0022454B">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8A4A8E" w:rsidRPr="007240AE" w:rsidRDefault="00C4238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8A4A8E" w:rsidRPr="007240AE" w:rsidRDefault="00296D22">
            <w:pPr>
              <w:rPr>
                <w:rFonts w:ascii="Times New Roman" w:hAnsi="Times New Roman" w:cs="Times New Roman"/>
                <w:szCs w:val="24"/>
              </w:rPr>
            </w:pPr>
            <w:r w:rsidRPr="007240AE">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8A4A8E" w:rsidRPr="00C461A3" w:rsidRDefault="0022454B">
            <w:pPr>
              <w:rPr>
                <w:rFonts w:ascii="Times New Roman" w:hAnsi="Times New Roman" w:cs="Times New Roman"/>
                <w:szCs w:val="24"/>
              </w:rPr>
            </w:pPr>
            <w:r w:rsidRPr="00C461A3">
              <w:rPr>
                <w:rFonts w:ascii="Times New Roman" w:hAnsi="Times New Roman" w:cs="Times New Roman"/>
                <w:szCs w:val="24"/>
              </w:rPr>
              <w:t>DA</w:t>
            </w:r>
          </w:p>
        </w:tc>
      </w:tr>
      <w:tr w:rsidR="008A4A8E" w:rsidRPr="0022454B" w:rsidTr="00111AFF">
        <w:trPr>
          <w:jc w:val="center"/>
        </w:trPr>
        <w:tc>
          <w:tcPr>
            <w:tcW w:w="2093" w:type="dxa"/>
          </w:tcPr>
          <w:p w:rsidR="008A4A8E" w:rsidRPr="00C461A3" w:rsidRDefault="008A4A8E" w:rsidP="0022454B">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8A4A8E" w:rsidRPr="00C461A3" w:rsidRDefault="00296D22">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8A4A8E" w:rsidRPr="0022454B" w:rsidRDefault="00296D22">
            <w:pPr>
              <w:rPr>
                <w:rFonts w:ascii="Times New Roman" w:hAnsi="Times New Roman" w:cs="Times New Roman"/>
                <w:szCs w:val="24"/>
              </w:rPr>
            </w:pPr>
            <w:r>
              <w:rPr>
                <w:rFonts w:ascii="Times New Roman" w:hAnsi="Times New Roman" w:cs="Times New Roman"/>
                <w:szCs w:val="24"/>
              </w:rPr>
              <w:t>NE</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8A4A8E" w:rsidRPr="0022454B" w:rsidRDefault="00296D22">
            <w:pPr>
              <w:rPr>
                <w:rFonts w:ascii="Times New Roman" w:hAnsi="Times New Roman" w:cs="Times New Roman"/>
                <w:szCs w:val="24"/>
              </w:rPr>
            </w:pPr>
            <w:r>
              <w:rPr>
                <w:rFonts w:ascii="Times New Roman" w:hAnsi="Times New Roman" w:cs="Times New Roman"/>
                <w:szCs w:val="24"/>
              </w:rPr>
              <w:t>NE</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0B4534" w:rsidRPr="0022454B" w:rsidRDefault="000B4534">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8A4A8E" w:rsidRPr="0022454B" w:rsidRDefault="000B4534">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8A4A8E" w:rsidRPr="0022454B" w:rsidRDefault="006E7386">
            <w:pPr>
              <w:rPr>
                <w:rFonts w:ascii="Times New Roman" w:hAnsi="Times New Roman" w:cs="Times New Roman"/>
                <w:szCs w:val="24"/>
              </w:rPr>
            </w:pPr>
            <w:r>
              <w:rPr>
                <w:rFonts w:ascii="Times New Roman" w:hAnsi="Times New Roman" w:cs="Times New Roman"/>
                <w:szCs w:val="24"/>
              </w:rPr>
              <w:t>NE</w:t>
            </w:r>
            <w:bookmarkStart w:id="0" w:name="_GoBack"/>
            <w:bookmarkEnd w:id="0"/>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8A4A8E" w:rsidRPr="0022454B" w:rsidRDefault="00936B21">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8A4A8E" w:rsidRPr="0022454B" w:rsidRDefault="00031E1D">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shd w:val="clear" w:color="auto" w:fill="D9D9D9" w:themeFill="background1" w:themeFillShade="D9"/>
          </w:tcPr>
          <w:p w:rsidR="008A4A8E" w:rsidRPr="0022454B" w:rsidRDefault="008A4A8E" w:rsidP="0022454B">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r w:rsidR="008A4A8E" w:rsidRPr="0022454B" w:rsidTr="00111AFF">
        <w:trPr>
          <w:jc w:val="center"/>
        </w:trPr>
        <w:tc>
          <w:tcPr>
            <w:tcW w:w="2093" w:type="dxa"/>
          </w:tcPr>
          <w:p w:rsidR="008A4A8E" w:rsidRPr="0022454B" w:rsidRDefault="0022454B" w:rsidP="0022454B">
            <w:pPr>
              <w:rPr>
                <w:rFonts w:ascii="Times New Roman" w:hAnsi="Times New Roman" w:cs="Times New Roman"/>
                <w:szCs w:val="24"/>
              </w:rPr>
            </w:pPr>
            <w:r w:rsidRPr="0022454B">
              <w:rPr>
                <w:rFonts w:ascii="Times New Roman" w:hAnsi="Times New Roman" w:cs="Times New Roman"/>
                <w:szCs w:val="24"/>
              </w:rPr>
              <w:t>S</w:t>
            </w:r>
            <w:r w:rsidR="008A4A8E" w:rsidRPr="0022454B">
              <w:rPr>
                <w:rFonts w:ascii="Times New Roman" w:hAnsi="Times New Roman" w:cs="Times New Roman"/>
                <w:szCs w:val="24"/>
              </w:rPr>
              <w:t>.5.18.1</w:t>
            </w:r>
          </w:p>
        </w:tc>
        <w:tc>
          <w:tcPr>
            <w:tcW w:w="1984" w:type="dxa"/>
          </w:tcPr>
          <w:p w:rsidR="008A4A8E" w:rsidRPr="0022454B" w:rsidRDefault="0022454B">
            <w:pPr>
              <w:rPr>
                <w:rFonts w:ascii="Times New Roman" w:hAnsi="Times New Roman" w:cs="Times New Roman"/>
                <w:szCs w:val="24"/>
              </w:rPr>
            </w:pPr>
            <w:r>
              <w:rPr>
                <w:rFonts w:ascii="Times New Roman" w:hAnsi="Times New Roman" w:cs="Times New Roman"/>
                <w:szCs w:val="24"/>
              </w:rPr>
              <w:t>DA</w:t>
            </w:r>
          </w:p>
        </w:tc>
      </w:tr>
    </w:tbl>
    <w:p w:rsidR="007B60F0" w:rsidRPr="0022454B" w:rsidRDefault="007B60F0" w:rsidP="0022454B">
      <w:pPr>
        <w:rPr>
          <w:rFonts w:ascii="Times New Roman" w:hAnsi="Times New Roman" w:cs="Times New Roman"/>
          <w:sz w:val="24"/>
          <w:szCs w:val="24"/>
        </w:rPr>
      </w:pPr>
    </w:p>
    <w:sectPr w:rsidR="007B60F0" w:rsidRPr="0022454B"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94A" w:rsidRDefault="00B8794A" w:rsidP="001C3D97">
      <w:pPr>
        <w:spacing w:after="0" w:line="240" w:lineRule="auto"/>
      </w:pPr>
      <w:r>
        <w:separator/>
      </w:r>
    </w:p>
  </w:endnote>
  <w:endnote w:type="continuationSeparator" w:id="0">
    <w:p w:rsidR="00B8794A" w:rsidRDefault="00B8794A"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94A" w:rsidRDefault="00B8794A" w:rsidP="001C3D97">
      <w:pPr>
        <w:spacing w:after="0" w:line="240" w:lineRule="auto"/>
      </w:pPr>
      <w:r>
        <w:separator/>
      </w:r>
    </w:p>
  </w:footnote>
  <w:footnote w:type="continuationSeparator" w:id="0">
    <w:p w:rsidR="00B8794A" w:rsidRDefault="00B8794A"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02A8F"/>
    <w:rsid w:val="0001550F"/>
    <w:rsid w:val="000245E8"/>
    <w:rsid w:val="00031E1D"/>
    <w:rsid w:val="00033563"/>
    <w:rsid w:val="0003687D"/>
    <w:rsid w:val="00045363"/>
    <w:rsid w:val="000623D2"/>
    <w:rsid w:val="0008487D"/>
    <w:rsid w:val="00094D11"/>
    <w:rsid w:val="000A6BC1"/>
    <w:rsid w:val="000B4534"/>
    <w:rsid w:val="000B799C"/>
    <w:rsid w:val="000C6239"/>
    <w:rsid w:val="000C7FDF"/>
    <w:rsid w:val="000D58B3"/>
    <w:rsid w:val="000D66E8"/>
    <w:rsid w:val="000E5DAF"/>
    <w:rsid w:val="0010183A"/>
    <w:rsid w:val="00111AFF"/>
    <w:rsid w:val="00114FC1"/>
    <w:rsid w:val="00142183"/>
    <w:rsid w:val="0014444E"/>
    <w:rsid w:val="001454C9"/>
    <w:rsid w:val="00162C2D"/>
    <w:rsid w:val="00190CB5"/>
    <w:rsid w:val="0019575B"/>
    <w:rsid w:val="0019653C"/>
    <w:rsid w:val="001A0BBD"/>
    <w:rsid w:val="001B2F23"/>
    <w:rsid w:val="001C019C"/>
    <w:rsid w:val="001C2965"/>
    <w:rsid w:val="001C3D97"/>
    <w:rsid w:val="001D0B0E"/>
    <w:rsid w:val="001E3248"/>
    <w:rsid w:val="001E6810"/>
    <w:rsid w:val="001E740D"/>
    <w:rsid w:val="00202616"/>
    <w:rsid w:val="002078AE"/>
    <w:rsid w:val="00213D35"/>
    <w:rsid w:val="00223E99"/>
    <w:rsid w:val="0022454B"/>
    <w:rsid w:val="00235935"/>
    <w:rsid w:val="00236881"/>
    <w:rsid w:val="00260BD0"/>
    <w:rsid w:val="002668AC"/>
    <w:rsid w:val="00291868"/>
    <w:rsid w:val="002964D4"/>
    <w:rsid w:val="00296D22"/>
    <w:rsid w:val="002C516C"/>
    <w:rsid w:val="002D0AA0"/>
    <w:rsid w:val="00310C18"/>
    <w:rsid w:val="00311B44"/>
    <w:rsid w:val="003308E0"/>
    <w:rsid w:val="00335F47"/>
    <w:rsid w:val="00342AC3"/>
    <w:rsid w:val="003569D3"/>
    <w:rsid w:val="00394080"/>
    <w:rsid w:val="00394D0E"/>
    <w:rsid w:val="003A3843"/>
    <w:rsid w:val="003A6A3C"/>
    <w:rsid w:val="003C5D49"/>
    <w:rsid w:val="003C7ED8"/>
    <w:rsid w:val="003E3808"/>
    <w:rsid w:val="003F211D"/>
    <w:rsid w:val="00422EF3"/>
    <w:rsid w:val="004357D1"/>
    <w:rsid w:val="00453A02"/>
    <w:rsid w:val="0046795F"/>
    <w:rsid w:val="00473A4E"/>
    <w:rsid w:val="00484474"/>
    <w:rsid w:val="004851E2"/>
    <w:rsid w:val="004945E0"/>
    <w:rsid w:val="004A5CF9"/>
    <w:rsid w:val="004B6473"/>
    <w:rsid w:val="004B7815"/>
    <w:rsid w:val="004D1745"/>
    <w:rsid w:val="004D500E"/>
    <w:rsid w:val="004E0715"/>
    <w:rsid w:val="004F3F4F"/>
    <w:rsid w:val="004F6340"/>
    <w:rsid w:val="00503F12"/>
    <w:rsid w:val="00505279"/>
    <w:rsid w:val="00520E52"/>
    <w:rsid w:val="00522E0D"/>
    <w:rsid w:val="005263E6"/>
    <w:rsid w:val="00532816"/>
    <w:rsid w:val="00541031"/>
    <w:rsid w:val="00567D36"/>
    <w:rsid w:val="00580874"/>
    <w:rsid w:val="00584E9B"/>
    <w:rsid w:val="005B6931"/>
    <w:rsid w:val="005D746B"/>
    <w:rsid w:val="005E4209"/>
    <w:rsid w:val="005E5828"/>
    <w:rsid w:val="005E67FD"/>
    <w:rsid w:val="005F11A7"/>
    <w:rsid w:val="005F12BC"/>
    <w:rsid w:val="00602A9F"/>
    <w:rsid w:val="00626F48"/>
    <w:rsid w:val="00632573"/>
    <w:rsid w:val="00637A1F"/>
    <w:rsid w:val="00671739"/>
    <w:rsid w:val="006828E1"/>
    <w:rsid w:val="006855D4"/>
    <w:rsid w:val="00687BA8"/>
    <w:rsid w:val="006B054E"/>
    <w:rsid w:val="006B703A"/>
    <w:rsid w:val="006C65D3"/>
    <w:rsid w:val="006D3161"/>
    <w:rsid w:val="006D477D"/>
    <w:rsid w:val="006D78AA"/>
    <w:rsid w:val="006E7386"/>
    <w:rsid w:val="00701135"/>
    <w:rsid w:val="007224C7"/>
    <w:rsid w:val="007240AE"/>
    <w:rsid w:val="00725E97"/>
    <w:rsid w:val="00761A5D"/>
    <w:rsid w:val="00770C4F"/>
    <w:rsid w:val="0078039B"/>
    <w:rsid w:val="007B60F0"/>
    <w:rsid w:val="007B637D"/>
    <w:rsid w:val="007B73A7"/>
    <w:rsid w:val="007D3D66"/>
    <w:rsid w:val="007F34C0"/>
    <w:rsid w:val="007F3FDC"/>
    <w:rsid w:val="0081200A"/>
    <w:rsid w:val="00815686"/>
    <w:rsid w:val="0084370E"/>
    <w:rsid w:val="00845A0A"/>
    <w:rsid w:val="00851EB8"/>
    <w:rsid w:val="008647BE"/>
    <w:rsid w:val="00872947"/>
    <w:rsid w:val="00872F35"/>
    <w:rsid w:val="00877C63"/>
    <w:rsid w:val="00896641"/>
    <w:rsid w:val="008A4A8E"/>
    <w:rsid w:val="008D140C"/>
    <w:rsid w:val="008F5BA4"/>
    <w:rsid w:val="00910C5C"/>
    <w:rsid w:val="009131C5"/>
    <w:rsid w:val="00935E5B"/>
    <w:rsid w:val="00936B21"/>
    <w:rsid w:val="0094372E"/>
    <w:rsid w:val="00951BBE"/>
    <w:rsid w:val="00954ABD"/>
    <w:rsid w:val="00964B50"/>
    <w:rsid w:val="0098169F"/>
    <w:rsid w:val="00994C6F"/>
    <w:rsid w:val="009B5308"/>
    <w:rsid w:val="009E059E"/>
    <w:rsid w:val="009E0BCB"/>
    <w:rsid w:val="009E3A0A"/>
    <w:rsid w:val="009E5560"/>
    <w:rsid w:val="009F7C27"/>
    <w:rsid w:val="00A22D44"/>
    <w:rsid w:val="00A31518"/>
    <w:rsid w:val="00A43372"/>
    <w:rsid w:val="00A51517"/>
    <w:rsid w:val="00A60911"/>
    <w:rsid w:val="00A62434"/>
    <w:rsid w:val="00A64787"/>
    <w:rsid w:val="00AA507D"/>
    <w:rsid w:val="00AD6E82"/>
    <w:rsid w:val="00AE0473"/>
    <w:rsid w:val="00AE44BE"/>
    <w:rsid w:val="00AF5B76"/>
    <w:rsid w:val="00B019A6"/>
    <w:rsid w:val="00B05D39"/>
    <w:rsid w:val="00B11537"/>
    <w:rsid w:val="00B24352"/>
    <w:rsid w:val="00B30E33"/>
    <w:rsid w:val="00B32714"/>
    <w:rsid w:val="00B514C9"/>
    <w:rsid w:val="00B52337"/>
    <w:rsid w:val="00B55E20"/>
    <w:rsid w:val="00B575DB"/>
    <w:rsid w:val="00B73B86"/>
    <w:rsid w:val="00B75A91"/>
    <w:rsid w:val="00B766DA"/>
    <w:rsid w:val="00B82C89"/>
    <w:rsid w:val="00B86F5D"/>
    <w:rsid w:val="00B8794A"/>
    <w:rsid w:val="00B912EA"/>
    <w:rsid w:val="00BA081F"/>
    <w:rsid w:val="00BA5822"/>
    <w:rsid w:val="00BB0B62"/>
    <w:rsid w:val="00BD01F2"/>
    <w:rsid w:val="00BE4AA2"/>
    <w:rsid w:val="00C252D2"/>
    <w:rsid w:val="00C26C01"/>
    <w:rsid w:val="00C2713A"/>
    <w:rsid w:val="00C33492"/>
    <w:rsid w:val="00C3501C"/>
    <w:rsid w:val="00C35F71"/>
    <w:rsid w:val="00C41224"/>
    <w:rsid w:val="00C41878"/>
    <w:rsid w:val="00C4238B"/>
    <w:rsid w:val="00C45151"/>
    <w:rsid w:val="00C461A3"/>
    <w:rsid w:val="00C6404A"/>
    <w:rsid w:val="00C64CF9"/>
    <w:rsid w:val="00C6626F"/>
    <w:rsid w:val="00C85338"/>
    <w:rsid w:val="00C9142F"/>
    <w:rsid w:val="00CA0548"/>
    <w:rsid w:val="00CA5C8C"/>
    <w:rsid w:val="00CB01CC"/>
    <w:rsid w:val="00CB371A"/>
    <w:rsid w:val="00CB3902"/>
    <w:rsid w:val="00CB5E31"/>
    <w:rsid w:val="00CD6DE3"/>
    <w:rsid w:val="00CF38F1"/>
    <w:rsid w:val="00D55BCA"/>
    <w:rsid w:val="00D71E9B"/>
    <w:rsid w:val="00D838D5"/>
    <w:rsid w:val="00DA359C"/>
    <w:rsid w:val="00DA4CA8"/>
    <w:rsid w:val="00DA50C2"/>
    <w:rsid w:val="00DB1225"/>
    <w:rsid w:val="00DB6198"/>
    <w:rsid w:val="00DD0681"/>
    <w:rsid w:val="00DD4F6C"/>
    <w:rsid w:val="00E108D3"/>
    <w:rsid w:val="00E125B8"/>
    <w:rsid w:val="00E13976"/>
    <w:rsid w:val="00E26A2B"/>
    <w:rsid w:val="00E36BC9"/>
    <w:rsid w:val="00E4545C"/>
    <w:rsid w:val="00E642EB"/>
    <w:rsid w:val="00E676DA"/>
    <w:rsid w:val="00E86D2E"/>
    <w:rsid w:val="00E95FD8"/>
    <w:rsid w:val="00EA27F8"/>
    <w:rsid w:val="00EE6AAC"/>
    <w:rsid w:val="00EF34AB"/>
    <w:rsid w:val="00F143D0"/>
    <w:rsid w:val="00F1539D"/>
    <w:rsid w:val="00F1718D"/>
    <w:rsid w:val="00F25656"/>
    <w:rsid w:val="00F43B75"/>
    <w:rsid w:val="00F52D28"/>
    <w:rsid w:val="00F55B1A"/>
    <w:rsid w:val="00F71A20"/>
    <w:rsid w:val="00F955D7"/>
    <w:rsid w:val="00FA0598"/>
    <w:rsid w:val="00FA11C0"/>
    <w:rsid w:val="00FA297B"/>
    <w:rsid w:val="00FB3662"/>
    <w:rsid w:val="00FB4959"/>
    <w:rsid w:val="00FB7B81"/>
    <w:rsid w:val="00FC3DB6"/>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378778062">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2873A-604D-4DF7-809F-35CC02C31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25</Pages>
  <Words>6277</Words>
  <Characters>35782</Characters>
  <Application>Microsoft Office Word</Application>
  <DocSecurity>0</DocSecurity>
  <Lines>298</Lines>
  <Paragraphs>8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1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256</cp:revision>
  <dcterms:created xsi:type="dcterms:W3CDTF">2017-11-30T10:15:00Z</dcterms:created>
  <dcterms:modified xsi:type="dcterms:W3CDTF">2018-01-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v3UUtCUw"/&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